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962" w:rsidRDefault="00A91962" w:rsidP="00473ACC">
      <w:pPr>
        <w:spacing w:line="480" w:lineRule="auto"/>
        <w:rPr>
          <w:b/>
          <w:sz w:val="24"/>
          <w:szCs w:val="24"/>
        </w:rPr>
      </w:pPr>
      <w:r>
        <w:rPr>
          <w:b/>
          <w:sz w:val="24"/>
          <w:szCs w:val="24"/>
        </w:rPr>
        <w:t xml:space="preserve">Natural variation for </w:t>
      </w:r>
      <w:r w:rsidRPr="00012693">
        <w:rPr>
          <w:b/>
          <w:i/>
          <w:sz w:val="24"/>
          <w:szCs w:val="24"/>
        </w:rPr>
        <w:t>Botrytis cinerea</w:t>
      </w:r>
      <w:r>
        <w:rPr>
          <w:b/>
          <w:sz w:val="24"/>
          <w:szCs w:val="24"/>
        </w:rPr>
        <w:t xml:space="preserve"> virulence </w:t>
      </w:r>
      <w:r w:rsidR="00B23CB8">
        <w:rPr>
          <w:b/>
          <w:sz w:val="24"/>
          <w:szCs w:val="24"/>
        </w:rPr>
        <w:t xml:space="preserve">and susceptibility of </w:t>
      </w:r>
      <w:r>
        <w:rPr>
          <w:b/>
          <w:sz w:val="24"/>
          <w:szCs w:val="24"/>
        </w:rPr>
        <w:t>domesticated and wild tomato</w:t>
      </w:r>
    </w:p>
    <w:p w:rsidR="00A91962" w:rsidRDefault="00A91962" w:rsidP="00473ACC">
      <w:pPr>
        <w:spacing w:line="480" w:lineRule="auto"/>
        <w:rPr>
          <w:b/>
          <w:sz w:val="24"/>
          <w:szCs w:val="24"/>
        </w:rPr>
      </w:pPr>
      <w:r>
        <w:rPr>
          <w:b/>
          <w:sz w:val="24"/>
          <w:szCs w:val="24"/>
        </w:rPr>
        <w:t>Nicole E. Soltis</w:t>
      </w:r>
      <w:r w:rsidRPr="00A91962">
        <w:rPr>
          <w:b/>
          <w:sz w:val="24"/>
          <w:szCs w:val="24"/>
          <w:vertAlign w:val="superscript"/>
        </w:rPr>
        <w:t>1</w:t>
      </w:r>
      <w:r>
        <w:rPr>
          <w:b/>
          <w:sz w:val="24"/>
          <w:szCs w:val="24"/>
        </w:rPr>
        <w:t>, Susanna Atwell</w:t>
      </w:r>
      <w:r w:rsidRPr="00A91962">
        <w:rPr>
          <w:b/>
          <w:sz w:val="24"/>
          <w:szCs w:val="24"/>
          <w:vertAlign w:val="superscript"/>
        </w:rPr>
        <w:t>1</w:t>
      </w:r>
      <w:r>
        <w:rPr>
          <w:b/>
          <w:sz w:val="24"/>
          <w:szCs w:val="24"/>
        </w:rPr>
        <w:t xml:space="preserve">, </w:t>
      </w:r>
      <w:proofErr w:type="spellStart"/>
      <w:r>
        <w:rPr>
          <w:b/>
          <w:sz w:val="24"/>
          <w:szCs w:val="24"/>
        </w:rPr>
        <w:t>Gongjun</w:t>
      </w:r>
      <w:proofErr w:type="spellEnd"/>
      <w:r>
        <w:rPr>
          <w:b/>
          <w:sz w:val="24"/>
          <w:szCs w:val="24"/>
        </w:rPr>
        <w:t xml:space="preserve"> Shi</w:t>
      </w:r>
      <w:r w:rsidRPr="00A91962">
        <w:rPr>
          <w:b/>
          <w:sz w:val="24"/>
          <w:szCs w:val="24"/>
          <w:vertAlign w:val="superscript"/>
        </w:rPr>
        <w:t>1,2</w:t>
      </w:r>
      <w:r>
        <w:rPr>
          <w:b/>
          <w:sz w:val="24"/>
          <w:szCs w:val="24"/>
        </w:rPr>
        <w:t>, Rachel Fordyce</w:t>
      </w:r>
      <w:r w:rsidRPr="00A91962">
        <w:rPr>
          <w:b/>
          <w:sz w:val="24"/>
          <w:szCs w:val="24"/>
          <w:vertAlign w:val="superscript"/>
        </w:rPr>
        <w:t>1,3</w:t>
      </w:r>
      <w:r>
        <w:rPr>
          <w:b/>
          <w:sz w:val="24"/>
          <w:szCs w:val="24"/>
        </w:rPr>
        <w:t xml:space="preserve">, </w:t>
      </w:r>
      <w:proofErr w:type="spellStart"/>
      <w:r>
        <w:rPr>
          <w:b/>
          <w:sz w:val="24"/>
          <w:szCs w:val="24"/>
        </w:rPr>
        <w:t>Raoni</w:t>
      </w:r>
      <w:proofErr w:type="spellEnd"/>
      <w:r>
        <w:rPr>
          <w:b/>
          <w:sz w:val="24"/>
          <w:szCs w:val="24"/>
        </w:rPr>
        <w:t xml:space="preserve"> Gwinner</w:t>
      </w:r>
      <w:r w:rsidR="004D7AF9" w:rsidRPr="004D7AF9">
        <w:rPr>
          <w:b/>
          <w:sz w:val="24"/>
          <w:szCs w:val="24"/>
          <w:vertAlign w:val="superscript"/>
        </w:rPr>
        <w:t>1,4</w:t>
      </w:r>
      <w:r>
        <w:rPr>
          <w:b/>
          <w:sz w:val="24"/>
          <w:szCs w:val="24"/>
        </w:rPr>
        <w:t>, Daniel J. Kliebenstein</w:t>
      </w:r>
      <w:r w:rsidRPr="00A91962">
        <w:rPr>
          <w:b/>
          <w:sz w:val="24"/>
          <w:szCs w:val="24"/>
          <w:vertAlign w:val="superscript"/>
        </w:rPr>
        <w:t>1,5</w:t>
      </w:r>
    </w:p>
    <w:p w:rsidR="00A91962" w:rsidRDefault="00A91962" w:rsidP="00A91962">
      <w:pPr>
        <w:spacing w:before="100" w:beforeAutospacing="1"/>
      </w:pPr>
      <w:r>
        <w:rPr>
          <w:vertAlign w:val="superscript"/>
        </w:rPr>
        <w:t>1</w:t>
      </w:r>
      <w:r>
        <w:t>Department of Plant Sciences, University of California, Davis, One Shields Avenue, Davis, CA, 95616, USA</w:t>
      </w:r>
    </w:p>
    <w:p w:rsidR="00A91962" w:rsidRDefault="00A91962" w:rsidP="00A91962">
      <w:pPr>
        <w:spacing w:before="100" w:beforeAutospacing="1"/>
      </w:pPr>
      <w:r>
        <w:rPr>
          <w:vertAlign w:val="superscript"/>
        </w:rPr>
        <w:t>2</w:t>
      </w:r>
      <w:r>
        <w:t>Gongjun Current address</w:t>
      </w:r>
    </w:p>
    <w:p w:rsidR="00A91962" w:rsidRPr="00A91962" w:rsidRDefault="00A91962" w:rsidP="00A91962">
      <w:pPr>
        <w:spacing w:before="100" w:beforeAutospacing="1"/>
        <w:rPr>
          <w:rFonts w:eastAsia="Times New Roman"/>
        </w:rPr>
      </w:pPr>
      <w:r w:rsidRPr="00A91962">
        <w:rPr>
          <w:vertAlign w:val="superscript"/>
        </w:rPr>
        <w:t>3</w:t>
      </w:r>
      <w:r>
        <w:t>Rachel current address</w:t>
      </w:r>
    </w:p>
    <w:p w:rsidR="00A91962" w:rsidRDefault="00A91962" w:rsidP="00A91962">
      <w:pPr>
        <w:spacing w:before="100" w:beforeAutospacing="1"/>
        <w:rPr>
          <w:rFonts w:eastAsia="Times New Roman"/>
        </w:rPr>
      </w:pPr>
      <w:r>
        <w:rPr>
          <w:vertAlign w:val="superscript"/>
        </w:rPr>
        <w:t>4</w:t>
      </w:r>
      <w:r>
        <w:t>Raoni Current address</w:t>
      </w:r>
    </w:p>
    <w:p w:rsidR="00A91962" w:rsidRDefault="00A91962" w:rsidP="00A91962">
      <w:pPr>
        <w:spacing w:before="100" w:beforeAutospacing="1"/>
        <w:rPr>
          <w:rFonts w:eastAsia="Arial Unicode MS"/>
        </w:rPr>
      </w:pPr>
      <w:r>
        <w:rPr>
          <w:vertAlign w:val="superscript"/>
        </w:rPr>
        <w:t>5</w:t>
      </w:r>
      <w:r>
        <w:t xml:space="preserve">DynaMo Center of Excellence, University of Copenhagen, </w:t>
      </w:r>
      <w:proofErr w:type="spellStart"/>
      <w:r>
        <w:t>Thorvaldsensvej</w:t>
      </w:r>
      <w:proofErr w:type="spellEnd"/>
      <w:r>
        <w:t xml:space="preserve"> 40, DK-1871, Frederiksberg C, Denmark</w:t>
      </w:r>
    </w:p>
    <w:p w:rsidR="00A91962" w:rsidRDefault="00A91962" w:rsidP="00473ACC">
      <w:pPr>
        <w:spacing w:line="480" w:lineRule="auto"/>
        <w:rPr>
          <w:b/>
          <w:sz w:val="24"/>
          <w:szCs w:val="24"/>
        </w:rPr>
      </w:pPr>
    </w:p>
    <w:p w:rsidR="005D0EEF" w:rsidRDefault="005D0EEF" w:rsidP="005D0EEF">
      <w:pPr>
        <w:spacing w:before="100" w:beforeAutospacing="1"/>
        <w:rPr>
          <w:rStyle w:val="Hyperlink0"/>
          <w:rFonts w:eastAsia="Calibri"/>
        </w:rPr>
      </w:pPr>
      <w:r>
        <w:rPr>
          <w:b/>
        </w:rPr>
        <w:t>*Correspondence:</w:t>
      </w:r>
      <w:r>
        <w:t xml:space="preserve"> </w:t>
      </w:r>
      <w:r>
        <w:rPr>
          <w:lang w:val="de-DE"/>
        </w:rPr>
        <w:t>Daniel J. Kliebenstein, Department of Plant Sciences, University of California, Davis, One Shields Ave, Davis, CA, 95616, USA.</w:t>
      </w:r>
      <w:r>
        <w:rPr>
          <w:rStyle w:val="Hyperlink0"/>
          <w:rFonts w:eastAsia="Calibri"/>
          <w:lang w:val="de-DE"/>
        </w:rPr>
        <w:t xml:space="preserve"> </w:t>
      </w:r>
    </w:p>
    <w:p w:rsidR="005D0EEF" w:rsidRDefault="005D0EEF" w:rsidP="005D0EEF">
      <w:pPr>
        <w:spacing w:before="100" w:beforeAutospacing="1"/>
        <w:rPr>
          <w:rFonts w:eastAsia="Arial Unicode MS"/>
        </w:rPr>
      </w:pPr>
      <w:r>
        <w:rPr>
          <w:rStyle w:val="Hyperlink0"/>
          <w:rFonts w:eastAsia="Calibri"/>
        </w:rPr>
        <w:t>Kliebenstein@ucdavis.edu</w:t>
      </w:r>
      <w:r>
        <w:tab/>
      </w:r>
    </w:p>
    <w:p w:rsidR="005D0EEF" w:rsidRDefault="005D0EEF" w:rsidP="00473ACC">
      <w:pPr>
        <w:spacing w:line="480" w:lineRule="auto"/>
        <w:rPr>
          <w:b/>
          <w:sz w:val="24"/>
          <w:szCs w:val="24"/>
        </w:rPr>
      </w:pPr>
    </w:p>
    <w:p w:rsidR="005D0EEF" w:rsidRDefault="005D0EEF" w:rsidP="00473ACC">
      <w:pPr>
        <w:spacing w:line="480" w:lineRule="auto"/>
        <w:rPr>
          <w:b/>
          <w:sz w:val="24"/>
          <w:szCs w:val="24"/>
        </w:rPr>
      </w:pPr>
      <w:r>
        <w:rPr>
          <w:b/>
          <w:sz w:val="24"/>
          <w:szCs w:val="24"/>
        </w:rPr>
        <w:t>Keywords: Botrytis cinerea, plant-pathogen interaction, tomato, domestication</w:t>
      </w:r>
    </w:p>
    <w:p w:rsidR="00784448" w:rsidRDefault="00784448" w:rsidP="00473ACC">
      <w:pPr>
        <w:spacing w:line="480" w:lineRule="auto"/>
        <w:rPr>
          <w:b/>
          <w:sz w:val="24"/>
          <w:szCs w:val="24"/>
        </w:rPr>
      </w:pPr>
      <w:r>
        <w:rPr>
          <w:b/>
          <w:sz w:val="24"/>
          <w:szCs w:val="24"/>
        </w:rPr>
        <w:t>Introduction</w:t>
      </w:r>
    </w:p>
    <w:p w:rsidR="00A91200" w:rsidRDefault="00A91200" w:rsidP="00A91200">
      <w:pPr>
        <w:pStyle w:val="ListParagraph"/>
        <w:ind w:left="1440"/>
      </w:pPr>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w:t>
      </w:r>
      <w:r w:rsidRPr="000D6362">
        <w:rPr>
          <w:sz w:val="24"/>
          <w:szCs w:val="24"/>
        </w:rPr>
        <w:lastRenderedPageBreak/>
        <w:t xml:space="preserve">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t>Botrytis genetic resources</w:t>
      </w:r>
    </w:p>
    <w:p w:rsidR="003B47F1"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3B47F1">
      <w:pPr>
        <w:spacing w:line="480" w:lineRule="auto"/>
        <w:ind w:firstLine="720"/>
        <w:rPr>
          <w:sz w:val="24"/>
          <w:szCs w:val="24"/>
        </w:rPr>
      </w:pPr>
      <w:r w:rsidRPr="000D6362">
        <w:rPr>
          <w:sz w:val="24"/>
          <w:szCs w:val="24"/>
        </w:rPr>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lastRenderedPageBreak/>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p>
    <w:p w:rsidR="000D6362" w:rsidRPr="000D6362" w:rsidRDefault="000D6362" w:rsidP="000D6362">
      <w:pPr>
        <w:spacing w:line="480" w:lineRule="auto"/>
        <w:ind w:firstLine="720"/>
        <w:rPr>
          <w:sz w:val="24"/>
          <w:szCs w:val="24"/>
        </w:rPr>
      </w:pPr>
    </w:p>
    <w:p w:rsidR="0097612A" w:rsidRDefault="0097612A" w:rsidP="00473ACC">
      <w:pPr>
        <w:spacing w:line="480" w:lineRule="auto"/>
        <w:rPr>
          <w:b/>
          <w:sz w:val="24"/>
          <w:szCs w:val="24"/>
        </w:rPr>
      </w:pPr>
      <w:r w:rsidRPr="00791691">
        <w:rPr>
          <w:b/>
          <w:sz w:val="24"/>
          <w:szCs w:val="24"/>
        </w:rPr>
        <w:t>Results</w:t>
      </w:r>
    </w:p>
    <w:p w:rsidR="0059795E" w:rsidRDefault="00AC6DA6" w:rsidP="0059795E">
      <w:pPr>
        <w:pStyle w:val="ListParagraph"/>
        <w:numPr>
          <w:ilvl w:val="0"/>
          <w:numId w:val="3"/>
        </w:numPr>
        <w:spacing w:line="480" w:lineRule="auto"/>
        <w:rPr>
          <w:b/>
          <w:sz w:val="24"/>
          <w:szCs w:val="24"/>
        </w:rPr>
      </w:pPr>
      <w:r>
        <w:rPr>
          <w:b/>
          <w:sz w:val="24"/>
          <w:szCs w:val="24"/>
        </w:rPr>
        <w:t>Need to add</w:t>
      </w:r>
      <w:r w:rsidR="0059795E">
        <w:rPr>
          <w:b/>
          <w:sz w:val="24"/>
          <w:szCs w:val="24"/>
        </w:rPr>
        <w:t xml:space="preserve"> gene id for loci &gt; threshold (LARGE numbers) --- GO terms</w:t>
      </w:r>
    </w:p>
    <w:p w:rsidR="0059795E" w:rsidRDefault="0059795E" w:rsidP="0059795E">
      <w:pPr>
        <w:pStyle w:val="ListParagraph"/>
        <w:numPr>
          <w:ilvl w:val="0"/>
          <w:numId w:val="3"/>
        </w:numPr>
        <w:spacing w:line="480" w:lineRule="auto"/>
        <w:rPr>
          <w:b/>
          <w:sz w:val="24"/>
          <w:szCs w:val="24"/>
        </w:rPr>
      </w:pPr>
      <w:r>
        <w:rPr>
          <w:b/>
          <w:sz w:val="24"/>
          <w:szCs w:val="24"/>
        </w:rPr>
        <w:t>Are there any significant loci shared across all domesticated but zero wild species (i.e. domestication-dependent loci)</w:t>
      </w:r>
      <w:r w:rsidR="00220EA8">
        <w:rPr>
          <w:b/>
          <w:sz w:val="24"/>
          <w:szCs w:val="24"/>
        </w:rPr>
        <w:t xml:space="preserve"> … look at overlap</w:t>
      </w:r>
      <w:r w:rsidR="00AC6DA6">
        <w:rPr>
          <w:b/>
          <w:sz w:val="24"/>
          <w:szCs w:val="24"/>
        </w:rPr>
        <w:t xml:space="preserve"> VS. </w:t>
      </w:r>
      <w:proofErr w:type="gramStart"/>
      <w:r w:rsidR="00AC6DA6">
        <w:rPr>
          <w:b/>
          <w:sz w:val="24"/>
          <w:szCs w:val="24"/>
        </w:rPr>
        <w:t>loci</w:t>
      </w:r>
      <w:proofErr w:type="gramEnd"/>
      <w:r w:rsidR="00AC6DA6">
        <w:rPr>
          <w:b/>
          <w:sz w:val="24"/>
          <w:szCs w:val="24"/>
        </w:rPr>
        <w:t xml:space="preserve"> found by domestication GWAS!</w:t>
      </w:r>
    </w:p>
    <w:p w:rsidR="0042327E" w:rsidRPr="0042327E" w:rsidRDefault="00A254EC" w:rsidP="0042327E">
      <w:pPr>
        <w:pStyle w:val="ListParagraph"/>
        <w:numPr>
          <w:ilvl w:val="0"/>
          <w:numId w:val="3"/>
        </w:numPr>
        <w:rPr>
          <w:b/>
          <w:sz w:val="24"/>
          <w:szCs w:val="24"/>
        </w:rPr>
      </w:pPr>
      <w:r>
        <w:rPr>
          <w:b/>
          <w:sz w:val="24"/>
          <w:szCs w:val="24"/>
        </w:rPr>
        <w:t xml:space="preserve">add </w:t>
      </w:r>
      <w:proofErr w:type="spellStart"/>
      <w:r>
        <w:rPr>
          <w:b/>
          <w:sz w:val="24"/>
          <w:szCs w:val="24"/>
        </w:rPr>
        <w:t>heatmap</w:t>
      </w:r>
      <w:proofErr w:type="spellEnd"/>
      <w:r>
        <w:rPr>
          <w:b/>
          <w:sz w:val="24"/>
          <w:szCs w:val="24"/>
        </w:rPr>
        <w:t xml:space="preserve"> (91</w:t>
      </w:r>
      <w:r w:rsidR="0042327E" w:rsidRPr="0042327E">
        <w:rPr>
          <w:b/>
          <w:sz w:val="24"/>
          <w:szCs w:val="24"/>
        </w:rPr>
        <w:t xml:space="preserve"> isolates x 12 tomatoes  with Rows &amp; Cols clustering</w:t>
      </w:r>
      <w:r w:rsidR="00364E91">
        <w:rPr>
          <w:b/>
          <w:sz w:val="24"/>
          <w:szCs w:val="24"/>
        </w:rPr>
        <w:t>)</w:t>
      </w:r>
    </w:p>
    <w:p w:rsidR="0042327E" w:rsidRPr="0042327E" w:rsidRDefault="0042327E" w:rsidP="0042327E">
      <w:pPr>
        <w:pStyle w:val="ListParagraph"/>
        <w:spacing w:line="480" w:lineRule="auto"/>
        <w:rPr>
          <w:b/>
          <w:sz w:val="24"/>
          <w:szCs w:val="24"/>
        </w:rPr>
      </w:pPr>
    </w:p>
    <w:p w:rsidR="0097612A" w:rsidRDefault="0097612A" w:rsidP="00473ACC">
      <w:pPr>
        <w:spacing w:line="480" w:lineRule="auto"/>
        <w:rPr>
          <w:b/>
          <w:sz w:val="24"/>
          <w:szCs w:val="24"/>
        </w:rPr>
      </w:pPr>
      <w:r w:rsidRPr="00791691">
        <w:rPr>
          <w:b/>
          <w:sz w:val="24"/>
          <w:szCs w:val="24"/>
        </w:rPr>
        <w:t>Experimental Design</w:t>
      </w:r>
    </w:p>
    <w:p w:rsidR="00F126CA" w:rsidRDefault="007B711D" w:rsidP="00DF0C76">
      <w:pPr>
        <w:spacing w:line="480" w:lineRule="auto"/>
        <w:ind w:firstLine="720"/>
        <w:rPr>
          <w:noProof/>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w:t>
      </w:r>
      <w:r w:rsidR="00F126CA">
        <w:rPr>
          <w:sz w:val="24"/>
          <w:szCs w:val="24"/>
        </w:rPr>
        <w:lastRenderedPageBreak/>
        <w:t xml:space="preserve">leaflets with a collection of 91 diverse </w:t>
      </w:r>
      <w:r w:rsidR="00F126CA" w:rsidRPr="00854928">
        <w:rPr>
          <w:i/>
          <w:sz w:val="24"/>
          <w:szCs w:val="24"/>
        </w:rPr>
        <w:t xml:space="preserve">B. cinerea </w:t>
      </w:r>
      <w:r w:rsidR="00F126CA">
        <w:rPr>
          <w:sz w:val="24"/>
          <w:szCs w:val="24"/>
        </w:rPr>
        <w:t xml:space="preserve">isolates. </w:t>
      </w:r>
      <w:r w:rsidR="00DD0B46" w:rsidRPr="00DD2573">
        <w:rPr>
          <w:i/>
          <w:sz w:val="24"/>
          <w:szCs w:val="24"/>
        </w:rPr>
        <w:t xml:space="preserve">B. cinerea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 </w:instrText>
      </w:r>
      <w:r w:rsidR="003B47F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DATA </w:instrText>
      </w:r>
      <w:r w:rsidR="003B47F1">
        <w:rPr>
          <w:sz w:val="24"/>
          <w:szCs w:val="24"/>
        </w:rPr>
      </w:r>
      <w:r w:rsidR="003B47F1">
        <w:rPr>
          <w:sz w:val="24"/>
          <w:szCs w:val="24"/>
        </w:rPr>
        <w:fldChar w:fldCharType="end"/>
      </w:r>
      <w:r w:rsidR="005158C1">
        <w:rPr>
          <w:sz w:val="24"/>
          <w:szCs w:val="24"/>
        </w:rPr>
      </w:r>
      <w:r w:rsidR="005158C1">
        <w:rPr>
          <w:sz w:val="24"/>
          <w:szCs w:val="24"/>
        </w:rPr>
        <w:fldChar w:fldCharType="separate"/>
      </w:r>
      <w:r w:rsidR="005158C1">
        <w:rPr>
          <w:noProof/>
          <w:sz w:val="24"/>
          <w:szCs w:val="24"/>
        </w:rPr>
        <w:t>(Rowe and Kliebenstein , Corwin, Copeland et al.)</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w:t>
      </w:r>
      <w:r w:rsidR="00B738AF">
        <w:rPr>
          <w:sz w:val="24"/>
          <w:szCs w:val="24"/>
        </w:rPr>
        <w:lastRenderedPageBreak/>
        <w:t>been utilized in a number of studies on the molecular and quantitative genetic basis of plant-</w:t>
      </w:r>
      <w:r w:rsidR="00B738AF" w:rsidRPr="00B738AF">
        <w:rPr>
          <w:i/>
          <w:sz w:val="24"/>
          <w:szCs w:val="24"/>
        </w:rPr>
        <w:t>Botrytis</w:t>
      </w:r>
      <w:r w:rsidR="00D477E5">
        <w:rPr>
          <w:sz w:val="24"/>
          <w:szCs w:val="24"/>
        </w:rPr>
        <w:t xml:space="preserve"> interactions </w:t>
      </w:r>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w:t>
      </w:r>
      <w:r w:rsidR="00F919BB">
        <w:rPr>
          <w:sz w:val="24"/>
          <w:szCs w:val="24"/>
        </w:rPr>
        <w:t>the vast number of degrees</w:t>
      </w:r>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Pr>
          <w:sz w:val="24"/>
          <w:szCs w:val="24"/>
        </w:rPr>
        <w:t xml:space="preserv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w:t>
      </w:r>
      <w:r w:rsidR="00D759AF">
        <w:rPr>
          <w:sz w:val="24"/>
          <w:szCs w:val="24"/>
        </w:rPr>
        <w:t xml:space="preserve">lightly </w:t>
      </w:r>
      <w:r w:rsidR="00F947B4">
        <w:rPr>
          <w:sz w:val="24"/>
          <w:szCs w:val="24"/>
        </w:rPr>
        <w:t>greater</w:t>
      </w:r>
      <w:r w:rsidR="00013F49">
        <w:rPr>
          <w:sz w:val="24"/>
          <w:szCs w:val="24"/>
        </w:rPr>
        <w:t xml:space="preserve"> on average (18% increase) on domesticated tomato compared to wild tomato (p = </w:t>
      </w:r>
      <w:r w:rsidR="00D759AF">
        <w:rPr>
          <w:sz w:val="24"/>
          <w:szCs w:val="24"/>
        </w:rPr>
        <w:t>0.058</w:t>
      </w:r>
      <w:r w:rsidR="00013F49">
        <w:rPr>
          <w:sz w:val="24"/>
          <w:szCs w:val="24"/>
        </w:rPr>
        <w:t>, Table R1) (Figure R2).</w:t>
      </w:r>
    </w:p>
    <w:p w:rsidR="004D38F6" w:rsidRPr="00B411E9" w:rsidRDefault="00A52DC5" w:rsidP="00473ACC">
      <w:pPr>
        <w:spacing w:line="480" w:lineRule="auto"/>
        <w:rPr>
          <w:sz w:val="24"/>
          <w:szCs w:val="24"/>
        </w:rPr>
      </w:pPr>
      <w:r>
        <w:rPr>
          <w:sz w:val="24"/>
          <w:szCs w:val="24"/>
        </w:rPr>
        <w:lastRenderedPageBreak/>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 xml:space="preserve">(5% to 95% interval: 2.03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 xml:space="preserve">on domesticated, 1.76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on wild)</w:t>
      </w:r>
      <w:r>
        <w:rPr>
          <w:sz w:val="24"/>
          <w:szCs w:val="24"/>
        </w:rPr>
        <w:t>.</w:t>
      </w:r>
      <w:r w:rsidR="00D759AF">
        <w:rPr>
          <w:sz w:val="24"/>
          <w:szCs w:val="24"/>
        </w:rPr>
        <w:t xml:space="preserve"> </w:t>
      </w:r>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observe an increased range of lesion sizes in domesticated compared to wild tomato</w:t>
      </w:r>
      <w:r w:rsidR="00F77335">
        <w:rPr>
          <w:sz w:val="24"/>
          <w:szCs w:val="24"/>
        </w:rPr>
        <w:t xml:space="preserve">. </w:t>
      </w:r>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Overall, we see evidence for a slight domestication impact on </w:t>
      </w:r>
      <w:r w:rsidR="00B411E9">
        <w:rPr>
          <w:i/>
          <w:sz w:val="24"/>
          <w:szCs w:val="24"/>
        </w:rPr>
        <w:t>Botrytis cinerea</w:t>
      </w:r>
      <w:r w:rsidR="00B411E9">
        <w:rPr>
          <w:sz w:val="24"/>
          <w:szCs w:val="24"/>
        </w:rPr>
        <w:t xml:space="preserve"> defense, but </w:t>
      </w:r>
      <w:r w:rsidR="005158C1">
        <w:rPr>
          <w:sz w:val="24"/>
          <w:szCs w:val="24"/>
        </w:rPr>
        <w:t>this depends on host genotype.</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t>Our 91 B. ciner</w:t>
      </w:r>
      <w:r w:rsidR="008B5C25">
        <w:rPr>
          <w:sz w:val="24"/>
          <w:szCs w:val="24"/>
        </w:rPr>
        <w:t>ea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lastRenderedPageBreak/>
        <w:t>Domestication</w:t>
      </w:r>
    </w:p>
    <w:p w:rsidR="00784448" w:rsidRDefault="005C464E" w:rsidP="00784448">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cinerea </w:t>
      </w:r>
      <w:r>
        <w:rPr>
          <w:sz w:val="24"/>
          <w:szCs w:val="24"/>
        </w:rPr>
        <w:t>and tomato (Figure R4). However, domestication did not have a significant interaction effect with isolate genotyp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w:t>
      </w:r>
      <w:r>
        <w:rPr>
          <w:sz w:val="24"/>
          <w:szCs w:val="24"/>
        </w:rPr>
        <w:lastRenderedPageBreak/>
        <w:t xml:space="preserve">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
    <w:p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rsidR="009D2FF2" w:rsidRDefault="00587041" w:rsidP="00587041">
      <w:pPr>
        <w:pStyle w:val="ListParagraph"/>
        <w:numPr>
          <w:ilvl w:val="0"/>
          <w:numId w:val="3"/>
        </w:numPr>
        <w:rPr>
          <w:sz w:val="24"/>
          <w:szCs w:val="24"/>
        </w:rPr>
      </w:pPr>
      <w:r>
        <w:rPr>
          <w:sz w:val="24"/>
          <w:szCs w:val="24"/>
        </w:rPr>
        <w:t>brief description of methods</w:t>
      </w:r>
    </w:p>
    <w:p w:rsidR="00587041" w:rsidRDefault="00587041" w:rsidP="00587041">
      <w:pPr>
        <w:pStyle w:val="ListParagraph"/>
        <w:numPr>
          <w:ilvl w:val="0"/>
          <w:numId w:val="3"/>
        </w:numPr>
        <w:rPr>
          <w:sz w:val="24"/>
          <w:szCs w:val="24"/>
        </w:rPr>
      </w:pPr>
      <w:r>
        <w:rPr>
          <w:sz w:val="24"/>
          <w:szCs w:val="24"/>
        </w:rPr>
        <w:t>Number of SNPs &gt; thresholds (varies by tomato genotype)</w:t>
      </w:r>
    </w:p>
    <w:p w:rsidR="00587041" w:rsidRDefault="00587041" w:rsidP="00587041">
      <w:pPr>
        <w:pStyle w:val="ListParagraph"/>
        <w:numPr>
          <w:ilvl w:val="0"/>
          <w:numId w:val="3"/>
        </w:numPr>
        <w:rPr>
          <w:sz w:val="24"/>
          <w:szCs w:val="24"/>
        </w:rPr>
      </w:pPr>
      <w:r>
        <w:rPr>
          <w:sz w:val="24"/>
          <w:szCs w:val="24"/>
        </w:rPr>
        <w:t>~meta-analysis: SNPs that exceed 99.9% threshold across MULTIPLE host genotypes</w:t>
      </w:r>
    </w:p>
    <w:p w:rsidR="00587041" w:rsidRDefault="00587041" w:rsidP="00587041">
      <w:pPr>
        <w:pStyle w:val="ListParagraph"/>
        <w:numPr>
          <w:ilvl w:val="0"/>
          <w:numId w:val="3"/>
        </w:numPr>
        <w:rPr>
          <w:sz w:val="24"/>
          <w:szCs w:val="24"/>
        </w:rPr>
      </w:pPr>
      <w:r>
        <w:rPr>
          <w:sz w:val="24"/>
          <w:szCs w:val="24"/>
        </w:rPr>
        <w:t>Genes &lt;= 2kb from SNPS</w:t>
      </w:r>
    </w:p>
    <w:p w:rsidR="00587041" w:rsidRDefault="00587041" w:rsidP="00587041">
      <w:pPr>
        <w:pStyle w:val="ListParagraph"/>
        <w:numPr>
          <w:ilvl w:val="1"/>
          <w:numId w:val="3"/>
        </w:numPr>
        <w:rPr>
          <w:sz w:val="24"/>
          <w:szCs w:val="24"/>
        </w:rPr>
      </w:pPr>
      <w:r>
        <w:rPr>
          <w:sz w:val="24"/>
          <w:szCs w:val="24"/>
        </w:rPr>
        <w:t>GO terms</w:t>
      </w:r>
    </w:p>
    <w:p w:rsidR="00587041" w:rsidRDefault="00587041" w:rsidP="00587041">
      <w:pPr>
        <w:pStyle w:val="ListParagraph"/>
        <w:numPr>
          <w:ilvl w:val="1"/>
          <w:numId w:val="3"/>
        </w:numPr>
        <w:rPr>
          <w:sz w:val="24"/>
          <w:szCs w:val="24"/>
        </w:rPr>
      </w:pPr>
      <w:r>
        <w:rPr>
          <w:sz w:val="24"/>
          <w:szCs w:val="24"/>
        </w:rPr>
        <w:t>Clustering?</w:t>
      </w:r>
    </w:p>
    <w:p w:rsidR="00587041" w:rsidRDefault="00587041" w:rsidP="00587041">
      <w:pPr>
        <w:pStyle w:val="ListParagraph"/>
        <w:numPr>
          <w:ilvl w:val="1"/>
          <w:numId w:val="3"/>
        </w:numPr>
        <w:rPr>
          <w:sz w:val="24"/>
          <w:szCs w:val="24"/>
        </w:rPr>
      </w:pPr>
      <w:proofErr w:type="spellStart"/>
      <w:r>
        <w:rPr>
          <w:sz w:val="24"/>
          <w:szCs w:val="24"/>
        </w:rPr>
        <w:t>RNAseq</w:t>
      </w:r>
      <w:proofErr w:type="spellEnd"/>
      <w:r>
        <w:rPr>
          <w:sz w:val="24"/>
          <w:szCs w:val="24"/>
        </w:rPr>
        <w:t xml:space="preserve"> on Arabidopsis</w:t>
      </w:r>
    </w:p>
    <w:p w:rsidR="00587041" w:rsidRDefault="00587041" w:rsidP="00587041">
      <w:pPr>
        <w:rPr>
          <w:sz w:val="24"/>
          <w:szCs w:val="24"/>
        </w:rPr>
      </w:pPr>
    </w:p>
    <w:p w:rsidR="00587041" w:rsidRDefault="00B23CB8" w:rsidP="00587041">
      <w:pPr>
        <w:rPr>
          <w:sz w:val="24"/>
          <w:szCs w:val="24"/>
        </w:rPr>
      </w:pPr>
      <w:r>
        <w:rPr>
          <w:sz w:val="24"/>
          <w:szCs w:val="24"/>
        </w:rPr>
        <w:t>DISCUSSION</w:t>
      </w:r>
    </w:p>
    <w:p w:rsidR="000965C4" w:rsidRDefault="000965C4" w:rsidP="00587041">
      <w:pPr>
        <w:rPr>
          <w:sz w:val="24"/>
          <w:szCs w:val="24"/>
        </w:rPr>
      </w:pPr>
      <w:r>
        <w:rPr>
          <w:sz w:val="24"/>
          <w:szCs w:val="24"/>
        </w:rPr>
        <w:tab/>
      </w:r>
      <w:r w:rsidR="00012693">
        <w:rPr>
          <w:sz w:val="24"/>
          <w:szCs w:val="24"/>
        </w:rPr>
        <w:t xml:space="preserve">Multiple pieces of evidence support a contrast between the genetic basis of pathogen virulence in specialists and the generalist, Botrytis cinerea. </w:t>
      </w:r>
    </w:p>
    <w:p w:rsidR="00012693" w:rsidRDefault="00012693" w:rsidP="00587041">
      <w:pPr>
        <w:rPr>
          <w:sz w:val="24"/>
          <w:szCs w:val="24"/>
        </w:rPr>
      </w:pPr>
      <w:r>
        <w:rPr>
          <w:sz w:val="24"/>
          <w:szCs w:val="24"/>
        </w:rPr>
        <w:tab/>
        <w:t xml:space="preserve">Host domestication is theoretically expected to decrease resistance to pathogens as alleles are lost in the domestication bottleneck. This assumption is supported in studies of specialist pathogens [GIVE EXAMPLES]. In the generalist B. cinerea, however, domestication effects are small. We measured an 18% increase in susceptibility across domesticated varieties, but this effect was not statistically significant. </w:t>
      </w:r>
      <w:r w:rsidR="00E37CED">
        <w:rPr>
          <w:sz w:val="24"/>
          <w:szCs w:val="24"/>
        </w:rPr>
        <w:t xml:space="preserve">Host domestication only significantly affected three out of the 91 isolates we studied. So while host domestication consistently reduces resistance to specialists, this is only true for a subset of B. cinerea genotypes. If the effect of host domestication varies by B. cinerea genotype, we must study many genotypes to truly understand the factors contributing to B. cinerea virulence. Smaller sample sizes could miss the host domestication effect entirely, or provide a false positive signature of </w:t>
      </w:r>
      <w:r w:rsidR="00183B7F" w:rsidRPr="0014650D">
        <w:rPr>
          <w:b/>
          <w:sz w:val="24"/>
          <w:szCs w:val="24"/>
        </w:rPr>
        <w:t>consistently</w:t>
      </w:r>
      <w:r w:rsidR="00183B7F">
        <w:rPr>
          <w:sz w:val="24"/>
          <w:szCs w:val="24"/>
        </w:rPr>
        <w:t xml:space="preserve"> </w:t>
      </w:r>
      <w:r w:rsidR="00E37CED">
        <w:rPr>
          <w:sz w:val="24"/>
          <w:szCs w:val="24"/>
        </w:rPr>
        <w:t>increased virulence on domesticated hosts.</w:t>
      </w:r>
      <w:bookmarkStart w:id="0" w:name="_GoBack"/>
      <w:bookmarkEnd w:id="0"/>
      <w:r w:rsidR="00E37CED">
        <w:rPr>
          <w:sz w:val="24"/>
          <w:szCs w:val="24"/>
        </w:rPr>
        <w:t xml:space="preserve"> </w:t>
      </w:r>
    </w:p>
    <w:p w:rsidR="0014650D" w:rsidRDefault="0014650D" w:rsidP="00587041">
      <w:pPr>
        <w:rPr>
          <w:sz w:val="24"/>
          <w:szCs w:val="24"/>
        </w:rPr>
      </w:pPr>
      <w:r>
        <w:rPr>
          <w:sz w:val="24"/>
          <w:szCs w:val="24"/>
        </w:rPr>
        <w:tab/>
      </w:r>
      <w:r w:rsidR="004279EC">
        <w:rPr>
          <w:sz w:val="24"/>
          <w:szCs w:val="24"/>
        </w:rPr>
        <w:t>In order to</w:t>
      </w:r>
      <w:r>
        <w:rPr>
          <w:sz w:val="24"/>
          <w:szCs w:val="24"/>
        </w:rPr>
        <w:t xml:space="preserve"> breed resistance to Botrytis cinerea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w:t>
      </w:r>
    </w:p>
    <w:p w:rsidR="004279EC" w:rsidRDefault="004279EC" w:rsidP="00587041">
      <w:pPr>
        <w:rPr>
          <w:sz w:val="24"/>
          <w:szCs w:val="24"/>
        </w:rPr>
      </w:pPr>
      <w:r>
        <w:rPr>
          <w:sz w:val="24"/>
          <w:szCs w:val="24"/>
        </w:rPr>
        <w:tab/>
        <w:t xml:space="preserve">Further, the genetics of B. cinerea virulence do not conform to our expectations based on the genetics of virulence in specialist pathogen studies. </w:t>
      </w:r>
      <w:r w:rsidR="0059795E">
        <w:rPr>
          <w:sz w:val="24"/>
          <w:szCs w:val="24"/>
        </w:rPr>
        <w:t xml:space="preserve">We did not identify any MAMPs or PAMPs as major loci contributing to virulence across tomato varieties. </w:t>
      </w:r>
    </w:p>
    <w:p w:rsidR="0059795E" w:rsidRDefault="0059795E" w:rsidP="00587041">
      <w:pPr>
        <w:rPr>
          <w:sz w:val="24"/>
          <w:szCs w:val="24"/>
        </w:rPr>
      </w:pPr>
    </w:p>
    <w:p w:rsidR="006115F0" w:rsidRDefault="006115F0" w:rsidP="006115F0">
      <w:pPr>
        <w:pStyle w:val="ListParagraph"/>
        <w:numPr>
          <w:ilvl w:val="0"/>
          <w:numId w:val="3"/>
        </w:numPr>
        <w:rPr>
          <w:sz w:val="24"/>
          <w:szCs w:val="24"/>
        </w:rPr>
      </w:pPr>
      <w:r>
        <w:rPr>
          <w:sz w:val="24"/>
          <w:szCs w:val="24"/>
        </w:rPr>
        <w:t>No MAMPs/PAMPs identified</w:t>
      </w:r>
    </w:p>
    <w:p w:rsidR="006115F0" w:rsidRDefault="006115F0" w:rsidP="006115F0">
      <w:pPr>
        <w:pStyle w:val="ListParagraph"/>
        <w:numPr>
          <w:ilvl w:val="1"/>
          <w:numId w:val="3"/>
        </w:numPr>
        <w:rPr>
          <w:sz w:val="24"/>
          <w:szCs w:val="24"/>
        </w:rPr>
      </w:pPr>
      <w:r>
        <w:rPr>
          <w:sz w:val="24"/>
          <w:szCs w:val="24"/>
        </w:rPr>
        <w:t xml:space="preserve">No chitin, </w:t>
      </w:r>
      <w:proofErr w:type="spellStart"/>
      <w:r>
        <w:rPr>
          <w:sz w:val="24"/>
          <w:szCs w:val="24"/>
        </w:rPr>
        <w:t>glycans</w:t>
      </w:r>
      <w:proofErr w:type="spellEnd"/>
      <w:r>
        <w:rPr>
          <w:sz w:val="24"/>
          <w:szCs w:val="24"/>
        </w:rPr>
        <w:t>, glycolipids…</w:t>
      </w:r>
    </w:p>
    <w:p w:rsidR="006115F0" w:rsidRDefault="006115F0" w:rsidP="006115F0">
      <w:pPr>
        <w:pStyle w:val="ListParagraph"/>
        <w:numPr>
          <w:ilvl w:val="1"/>
          <w:numId w:val="3"/>
        </w:numPr>
        <w:rPr>
          <w:sz w:val="24"/>
          <w:szCs w:val="24"/>
        </w:rPr>
      </w:pPr>
      <w:r>
        <w:rPr>
          <w:sz w:val="24"/>
          <w:szCs w:val="24"/>
        </w:rPr>
        <w:t xml:space="preserve">No </w:t>
      </w:r>
      <w:proofErr w:type="spellStart"/>
      <w:r>
        <w:rPr>
          <w:sz w:val="24"/>
          <w:szCs w:val="24"/>
        </w:rPr>
        <w:t>mannans</w:t>
      </w:r>
      <w:proofErr w:type="spellEnd"/>
      <w:r>
        <w:rPr>
          <w:sz w:val="24"/>
          <w:szCs w:val="24"/>
        </w:rPr>
        <w:t xml:space="preserve"> (JAC + </w:t>
      </w:r>
      <w:proofErr w:type="spellStart"/>
      <w:r>
        <w:rPr>
          <w:sz w:val="24"/>
          <w:szCs w:val="24"/>
        </w:rPr>
        <w:t>Klieb</w:t>
      </w:r>
      <w:proofErr w:type="spellEnd"/>
      <w:r>
        <w:rPr>
          <w:sz w:val="24"/>
          <w:szCs w:val="24"/>
        </w:rPr>
        <w:t>)</w:t>
      </w:r>
    </w:p>
    <w:p w:rsidR="006115F0" w:rsidRDefault="006115F0" w:rsidP="006115F0">
      <w:pPr>
        <w:pStyle w:val="ListParagraph"/>
        <w:numPr>
          <w:ilvl w:val="0"/>
          <w:numId w:val="3"/>
        </w:numPr>
        <w:rPr>
          <w:sz w:val="24"/>
          <w:szCs w:val="24"/>
        </w:rPr>
      </w:pPr>
      <w:r>
        <w:rPr>
          <w:sz w:val="24"/>
          <w:szCs w:val="24"/>
        </w:rPr>
        <w:lastRenderedPageBreak/>
        <w:t>Not caused by a few genes of large effect</w:t>
      </w:r>
    </w:p>
    <w:p w:rsidR="006115F0" w:rsidRDefault="006115F0" w:rsidP="006115F0">
      <w:pPr>
        <w:pStyle w:val="ListParagraph"/>
        <w:numPr>
          <w:ilvl w:val="1"/>
          <w:numId w:val="3"/>
        </w:numPr>
        <w:rPr>
          <w:sz w:val="24"/>
          <w:szCs w:val="24"/>
        </w:rPr>
      </w:pPr>
      <w:r>
        <w:rPr>
          <w:sz w:val="24"/>
          <w:szCs w:val="24"/>
        </w:rPr>
        <w:t>Effect size of SNPs small (~1 mm?)</w:t>
      </w:r>
    </w:p>
    <w:p w:rsidR="006115F0" w:rsidRDefault="006115F0" w:rsidP="006115F0">
      <w:pPr>
        <w:pStyle w:val="ListParagraph"/>
        <w:numPr>
          <w:ilvl w:val="1"/>
          <w:numId w:val="3"/>
        </w:numPr>
        <w:rPr>
          <w:sz w:val="24"/>
          <w:szCs w:val="24"/>
        </w:rPr>
      </w:pPr>
      <w:r>
        <w:rPr>
          <w:sz w:val="24"/>
          <w:szCs w:val="24"/>
        </w:rPr>
        <w:t>MANY SNPs</w:t>
      </w:r>
    </w:p>
    <w:p w:rsidR="006115F0" w:rsidRDefault="006115F0" w:rsidP="006115F0">
      <w:pPr>
        <w:pStyle w:val="ListParagraph"/>
        <w:numPr>
          <w:ilvl w:val="1"/>
          <w:numId w:val="3"/>
        </w:numPr>
        <w:rPr>
          <w:sz w:val="24"/>
          <w:szCs w:val="24"/>
        </w:rPr>
      </w:pPr>
      <w:r>
        <w:rPr>
          <w:sz w:val="24"/>
          <w:szCs w:val="24"/>
        </w:rPr>
        <w:t xml:space="preserve">Sum up SNP </w:t>
      </w:r>
      <w:proofErr w:type="spellStart"/>
      <w:proofErr w:type="gramStart"/>
      <w:r>
        <w:rPr>
          <w:sz w:val="24"/>
          <w:szCs w:val="24"/>
        </w:rPr>
        <w:t>fx</w:t>
      </w:r>
      <w:proofErr w:type="spellEnd"/>
      <w:proofErr w:type="gramEnd"/>
      <w:r>
        <w:rPr>
          <w:sz w:val="24"/>
          <w:szCs w:val="24"/>
        </w:rPr>
        <w:t xml:space="preserve"> of top hits?</w:t>
      </w:r>
    </w:p>
    <w:p w:rsidR="006115F0" w:rsidRPr="006115F0" w:rsidRDefault="006115F0" w:rsidP="006115F0">
      <w:pPr>
        <w:pStyle w:val="ListParagraph"/>
        <w:numPr>
          <w:ilvl w:val="1"/>
          <w:numId w:val="3"/>
        </w:numPr>
        <w:rPr>
          <w:sz w:val="24"/>
          <w:szCs w:val="24"/>
        </w:rPr>
      </w:pPr>
      <w:r>
        <w:rPr>
          <w:sz w:val="24"/>
          <w:szCs w:val="24"/>
        </w:rPr>
        <w:t xml:space="preserve">Test model using ~10 big SNPs for </w:t>
      </w:r>
      <w:proofErr w:type="spellStart"/>
      <w:r>
        <w:rPr>
          <w:sz w:val="24"/>
          <w:szCs w:val="24"/>
        </w:rPr>
        <w:t>fx</w:t>
      </w:r>
      <w:proofErr w:type="spellEnd"/>
      <w:r>
        <w:rPr>
          <w:sz w:val="24"/>
          <w:szCs w:val="24"/>
        </w:rPr>
        <w:t xml:space="preserve"> size on trait?</w:t>
      </w: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rsidR="00201913" w:rsidRDefault="00201913" w:rsidP="00473ACC">
      <w:pPr>
        <w:spacing w:line="480" w:lineRule="auto"/>
        <w:rPr>
          <w:sz w:val="24"/>
          <w:szCs w:val="24"/>
        </w:rPr>
      </w:pPr>
    </w:p>
    <w:p w:rsidR="003326ED" w:rsidRPr="003326ED" w:rsidRDefault="00201913" w:rsidP="003326ED">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3326ED" w:rsidRPr="003326ED">
        <w:t xml:space="preserve">Corwin, J. A., D. Copeland, J. Feusier, A. Subedy, R. Eshbaugh, C. Palmer, J. Maloof and D. J. Kliebenstein (2016). "The quantitative basis of the Arabidopsis innate immune system to endemic pathogens depends on pathogen genetics." </w:t>
      </w:r>
      <w:r w:rsidR="003326ED" w:rsidRPr="003326ED">
        <w:rPr>
          <w:u w:val="single"/>
        </w:rPr>
        <w:t>PLoS Genet</w:t>
      </w:r>
      <w:r w:rsidR="003326ED" w:rsidRPr="003326ED">
        <w:t xml:space="preserve"> </w:t>
      </w:r>
      <w:r w:rsidR="003326ED" w:rsidRPr="003326ED">
        <w:rPr>
          <w:b/>
        </w:rPr>
        <w:t>12</w:t>
      </w:r>
      <w:r w:rsidR="003326ED" w:rsidRPr="003326ED">
        <w:t>(2): e1005789.</w:t>
      </w:r>
    </w:p>
    <w:p w:rsidR="003326ED" w:rsidRPr="003326ED" w:rsidRDefault="003326ED" w:rsidP="003326ED">
      <w:pPr>
        <w:pStyle w:val="EndNoteBibliography"/>
      </w:pPr>
      <w:r w:rsidRPr="003326ED">
        <w:t xml:space="preserve">Egashira, H., A. Kuwashima, H. Ishiguro, K. Fukushima, T. Kaya and S. Imanishi (2000). "Screening of wild accessions resistant to gray mold (Botrytis cinerea Pers.) in Lycopersicon." </w:t>
      </w:r>
      <w:r w:rsidRPr="003326ED">
        <w:rPr>
          <w:u w:val="single"/>
        </w:rPr>
        <w:t>Acta physiologiae plantarum</w:t>
      </w:r>
      <w:r w:rsidRPr="003326ED">
        <w:t xml:space="preserve"> </w:t>
      </w:r>
      <w:r w:rsidRPr="003326ED">
        <w:rPr>
          <w:b/>
        </w:rPr>
        <w:t>22</w:t>
      </w:r>
      <w:r w:rsidRPr="003326ED">
        <w:t>(3): 324-326.</w:t>
      </w:r>
    </w:p>
    <w:p w:rsidR="003326ED" w:rsidRPr="003326ED" w:rsidRDefault="003326ED" w:rsidP="003326ED">
      <w:pPr>
        <w:pStyle w:val="EndNoteBibliography"/>
      </w:pPr>
      <w:r w:rsidRPr="003326ED">
        <w:t xml:space="preserve">Finkers, R., Y. Bai, P. van den Berg, R. van Berloo, F. Meijer-Dekens, A. Ten Have, J. van Kan, P. Lindhout and A. W. van Heusden (2008). "Quantitative resistance to Botrytis cinerea from Solanum neorickii." </w:t>
      </w:r>
      <w:r w:rsidRPr="003326ED">
        <w:rPr>
          <w:u w:val="single"/>
        </w:rPr>
        <w:t>Euphytica</w:t>
      </w:r>
      <w:r w:rsidRPr="003326ED">
        <w:t xml:space="preserve"> </w:t>
      </w:r>
      <w:r w:rsidRPr="003326ED">
        <w:rPr>
          <w:b/>
        </w:rPr>
        <w:t>159</w:t>
      </w:r>
      <w:r w:rsidRPr="003326ED">
        <w:t>(1-2): 83-92.</w:t>
      </w:r>
    </w:p>
    <w:p w:rsidR="003326ED" w:rsidRPr="003326ED" w:rsidRDefault="003326ED" w:rsidP="003326ED">
      <w:pPr>
        <w:pStyle w:val="EndNoteBibliography"/>
      </w:pPr>
      <w:r w:rsidRPr="003326ED">
        <w:lastRenderedPageBreak/>
        <w:t xml:space="preserve">Finkers, R., A. W. van Heusden, F. Meijer-Dekens, J. A. van Kan, P. Maris and P. Lindhout (2007). "The construction of a Solanum habrochaites LYC4 introgression line population and the identification of QTLs for resistance to Botrytis cinerea." </w:t>
      </w:r>
      <w:r w:rsidRPr="003326ED">
        <w:rPr>
          <w:u w:val="single"/>
        </w:rPr>
        <w:t>Theoretical and Applied Genetics</w:t>
      </w:r>
      <w:r w:rsidRPr="003326ED">
        <w:t xml:space="preserve"> </w:t>
      </w:r>
      <w:r w:rsidRPr="003326ED">
        <w:rPr>
          <w:b/>
        </w:rPr>
        <w:t>114</w:t>
      </w:r>
      <w:r w:rsidRPr="003326ED">
        <w:t>(6): 1071-1080.</w:t>
      </w:r>
    </w:p>
    <w:p w:rsidR="003326ED" w:rsidRPr="003326ED" w:rsidRDefault="003326ED" w:rsidP="003326ED">
      <w:pPr>
        <w:pStyle w:val="EndNoteBibliography"/>
      </w:pPr>
      <w:r w:rsidRPr="003326ED">
        <w:t xml:space="preserve">Guimaraes, R. L., R. T. Chetelat and H. U. Stotz (2004). "Resistance to Botrytis cinerea in Solanum lycopersicoides is dominant in hybrids with tomato, and involves induced hyphal death." </w:t>
      </w:r>
      <w:r w:rsidRPr="003326ED">
        <w:rPr>
          <w:u w:val="single"/>
        </w:rPr>
        <w:t>European journal of plant pathology</w:t>
      </w:r>
      <w:r w:rsidRPr="003326ED">
        <w:t xml:space="preserve"> </w:t>
      </w:r>
      <w:r w:rsidRPr="003326ED">
        <w:rPr>
          <w:b/>
        </w:rPr>
        <w:t>110</w:t>
      </w:r>
      <w:r w:rsidRPr="003326ED">
        <w:t>(1): 13-23.</w:t>
      </w:r>
    </w:p>
    <w:p w:rsidR="003326ED" w:rsidRPr="003326ED" w:rsidRDefault="003326ED" w:rsidP="003326ED">
      <w:pPr>
        <w:pStyle w:val="EndNoteBibliography"/>
      </w:pPr>
      <w:r w:rsidRPr="003326ED">
        <w:t xml:space="preserve">Nicot, P., A. Moretti, C. Romiti, M. Bardin, C. Caranta and H. Ferriere (2002). "Differences in susceptibility of pruning wounds and leaves to infection by Botrytis cinerea among wild tomato accessions." </w:t>
      </w:r>
      <w:r w:rsidRPr="003326ED">
        <w:rPr>
          <w:u w:val="single"/>
        </w:rPr>
        <w:t>TGC Report</w:t>
      </w:r>
      <w:r w:rsidRPr="003326ED">
        <w:t xml:space="preserve"> </w:t>
      </w:r>
      <w:r w:rsidRPr="003326ED">
        <w:rPr>
          <w:b/>
        </w:rPr>
        <w:t>52</w:t>
      </w:r>
      <w:r w:rsidRPr="003326ED">
        <w:t>: 24-26.</w:t>
      </w:r>
    </w:p>
    <w:p w:rsidR="003326ED" w:rsidRPr="003326ED" w:rsidRDefault="003326ED" w:rsidP="003326ED">
      <w:pPr>
        <w:pStyle w:val="EndNoteBibliography"/>
      </w:pPr>
      <w:r w:rsidRPr="003326ED">
        <w:t xml:space="preserve">Rowe, H. C. and D. J. Kliebenstein (2008). "Complex genetics control natural variation in Arabidopsis thaliana resistance to Botrytis cinerea." </w:t>
      </w:r>
      <w:r w:rsidRPr="003326ED">
        <w:rPr>
          <w:u w:val="single"/>
        </w:rPr>
        <w:t>Genetics</w:t>
      </w:r>
      <w:r w:rsidRPr="003326ED">
        <w:t xml:space="preserve"> </w:t>
      </w:r>
      <w:r w:rsidRPr="003326ED">
        <w:rPr>
          <w:b/>
        </w:rPr>
        <w:t>180</w:t>
      </w:r>
      <w:r w:rsidRPr="003326ED">
        <w:t>(4): 2237-2250.</w:t>
      </w:r>
    </w:p>
    <w:p w:rsidR="003326ED" w:rsidRPr="003326ED" w:rsidRDefault="003326ED" w:rsidP="003326ED">
      <w:pPr>
        <w:pStyle w:val="EndNoteBibliography"/>
      </w:pPr>
      <w:r w:rsidRPr="003326ED">
        <w:t xml:space="preserve">Rowe, H. C. and D. J. Kliebenstein (2008). "Complex genetics control natural variation in Arabidopsis thaliana resistance to Botrytis cinerea." </w:t>
      </w:r>
      <w:r w:rsidRPr="003326ED">
        <w:rPr>
          <w:u w:val="single"/>
        </w:rPr>
        <w:t>Genetics</w:t>
      </w:r>
      <w:r w:rsidRPr="003326ED">
        <w:t xml:space="preserve"> </w:t>
      </w:r>
      <w:r w:rsidRPr="003326ED">
        <w:rPr>
          <w:b/>
        </w:rPr>
        <w:t>180</w:t>
      </w:r>
      <w:r w:rsidRPr="003326ED">
        <w:t>(4): 2237-2250.</w:t>
      </w:r>
    </w:p>
    <w:p w:rsidR="003326ED" w:rsidRPr="003326ED" w:rsidRDefault="003326ED" w:rsidP="003326ED">
      <w:pPr>
        <w:pStyle w:val="EndNoteBibliography"/>
      </w:pPr>
      <w:r w:rsidRPr="003326ED">
        <w:t xml:space="preserve">Ten Have, A., R. van Berloo, P. Lindhout and J. A. van Kan (2007). "Partial stem and leaf resistance against the fungal pathogen Botrytis cinerea in wild relatives of tomato." </w:t>
      </w:r>
      <w:r w:rsidRPr="003326ED">
        <w:rPr>
          <w:u w:val="single"/>
        </w:rPr>
        <w:t>European journal of plant pathology</w:t>
      </w:r>
      <w:r w:rsidRPr="003326ED">
        <w:t xml:space="preserve"> </w:t>
      </w:r>
      <w:r w:rsidRPr="003326ED">
        <w:rPr>
          <w:b/>
        </w:rPr>
        <w:t>117</w:t>
      </w:r>
      <w:r w:rsidRPr="003326ED">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2&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F7EEA"/>
    <w:rsid w:val="00102A0A"/>
    <w:rsid w:val="0014650D"/>
    <w:rsid w:val="00152DF4"/>
    <w:rsid w:val="00170610"/>
    <w:rsid w:val="00183B7F"/>
    <w:rsid w:val="00194A40"/>
    <w:rsid w:val="001E0D39"/>
    <w:rsid w:val="001F4FA6"/>
    <w:rsid w:val="00201913"/>
    <w:rsid w:val="0022004A"/>
    <w:rsid w:val="00220EA8"/>
    <w:rsid w:val="00222FE4"/>
    <w:rsid w:val="00270024"/>
    <w:rsid w:val="002817BF"/>
    <w:rsid w:val="002A0FB9"/>
    <w:rsid w:val="002A6387"/>
    <w:rsid w:val="00300AAD"/>
    <w:rsid w:val="00303669"/>
    <w:rsid w:val="003326ED"/>
    <w:rsid w:val="00333068"/>
    <w:rsid w:val="00344272"/>
    <w:rsid w:val="003444D9"/>
    <w:rsid w:val="003529A3"/>
    <w:rsid w:val="00356FC1"/>
    <w:rsid w:val="00364E91"/>
    <w:rsid w:val="003B47F1"/>
    <w:rsid w:val="003E0704"/>
    <w:rsid w:val="00404552"/>
    <w:rsid w:val="00404C06"/>
    <w:rsid w:val="0042327E"/>
    <w:rsid w:val="004279EC"/>
    <w:rsid w:val="0043785D"/>
    <w:rsid w:val="0044762C"/>
    <w:rsid w:val="00450902"/>
    <w:rsid w:val="00473ACC"/>
    <w:rsid w:val="00496F1B"/>
    <w:rsid w:val="004A0709"/>
    <w:rsid w:val="004D38F6"/>
    <w:rsid w:val="004D7AF9"/>
    <w:rsid w:val="004E5A9E"/>
    <w:rsid w:val="004F7F9A"/>
    <w:rsid w:val="005158C1"/>
    <w:rsid w:val="005352C3"/>
    <w:rsid w:val="00572481"/>
    <w:rsid w:val="00587041"/>
    <w:rsid w:val="0059795E"/>
    <w:rsid w:val="005A544C"/>
    <w:rsid w:val="005A7716"/>
    <w:rsid w:val="005C464E"/>
    <w:rsid w:val="005D0DE7"/>
    <w:rsid w:val="005D0EEF"/>
    <w:rsid w:val="005E248E"/>
    <w:rsid w:val="005F71AF"/>
    <w:rsid w:val="006068CF"/>
    <w:rsid w:val="006115F0"/>
    <w:rsid w:val="006127A5"/>
    <w:rsid w:val="006A1323"/>
    <w:rsid w:val="006E28C1"/>
    <w:rsid w:val="00700D92"/>
    <w:rsid w:val="00706E82"/>
    <w:rsid w:val="00733BE4"/>
    <w:rsid w:val="00737943"/>
    <w:rsid w:val="00765830"/>
    <w:rsid w:val="007811D3"/>
    <w:rsid w:val="00784448"/>
    <w:rsid w:val="00791691"/>
    <w:rsid w:val="007A414F"/>
    <w:rsid w:val="007A744C"/>
    <w:rsid w:val="007B711D"/>
    <w:rsid w:val="007C70B1"/>
    <w:rsid w:val="0080338F"/>
    <w:rsid w:val="0081033D"/>
    <w:rsid w:val="00854928"/>
    <w:rsid w:val="00855B91"/>
    <w:rsid w:val="00877AE8"/>
    <w:rsid w:val="008945F3"/>
    <w:rsid w:val="008B143E"/>
    <w:rsid w:val="008B50B7"/>
    <w:rsid w:val="008B5C25"/>
    <w:rsid w:val="008C1E09"/>
    <w:rsid w:val="008C22E9"/>
    <w:rsid w:val="008D768E"/>
    <w:rsid w:val="008E68AA"/>
    <w:rsid w:val="00942914"/>
    <w:rsid w:val="00973F87"/>
    <w:rsid w:val="0097612A"/>
    <w:rsid w:val="009814E1"/>
    <w:rsid w:val="00992198"/>
    <w:rsid w:val="009B513C"/>
    <w:rsid w:val="009C1F7C"/>
    <w:rsid w:val="009D15A4"/>
    <w:rsid w:val="009D2C6D"/>
    <w:rsid w:val="009D2FF2"/>
    <w:rsid w:val="009F0A62"/>
    <w:rsid w:val="00A254EC"/>
    <w:rsid w:val="00A52DC5"/>
    <w:rsid w:val="00A710D9"/>
    <w:rsid w:val="00A864BB"/>
    <w:rsid w:val="00A91200"/>
    <w:rsid w:val="00A91962"/>
    <w:rsid w:val="00AC6DA6"/>
    <w:rsid w:val="00AD09E6"/>
    <w:rsid w:val="00AE642B"/>
    <w:rsid w:val="00B14FCF"/>
    <w:rsid w:val="00B23CB8"/>
    <w:rsid w:val="00B411E9"/>
    <w:rsid w:val="00B46D1C"/>
    <w:rsid w:val="00B61221"/>
    <w:rsid w:val="00B738AF"/>
    <w:rsid w:val="00B877F0"/>
    <w:rsid w:val="00BD42C9"/>
    <w:rsid w:val="00BE1100"/>
    <w:rsid w:val="00C00EF7"/>
    <w:rsid w:val="00C330D2"/>
    <w:rsid w:val="00C33B56"/>
    <w:rsid w:val="00C676F1"/>
    <w:rsid w:val="00C97B8A"/>
    <w:rsid w:val="00D0235E"/>
    <w:rsid w:val="00D1009F"/>
    <w:rsid w:val="00D36B3C"/>
    <w:rsid w:val="00D477E5"/>
    <w:rsid w:val="00D6757A"/>
    <w:rsid w:val="00D759AF"/>
    <w:rsid w:val="00DA16B0"/>
    <w:rsid w:val="00DD0B46"/>
    <w:rsid w:val="00DD1A18"/>
    <w:rsid w:val="00DD2573"/>
    <w:rsid w:val="00DF0C76"/>
    <w:rsid w:val="00E20E22"/>
    <w:rsid w:val="00E37CED"/>
    <w:rsid w:val="00E5522B"/>
    <w:rsid w:val="00E76177"/>
    <w:rsid w:val="00EA1576"/>
    <w:rsid w:val="00EA185C"/>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1</TotalTime>
  <Pages>11</Pages>
  <Words>5094</Words>
  <Characters>2903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4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7</cp:revision>
  <dcterms:created xsi:type="dcterms:W3CDTF">2016-09-27T21:08:00Z</dcterms:created>
  <dcterms:modified xsi:type="dcterms:W3CDTF">2016-11-28T22:28:00Z</dcterms:modified>
</cp:coreProperties>
</file>